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D37C34" w:rsidRDefault="008D4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Further Reading Chapter 6</w:t>
      </w:r>
    </w:p>
    <w:p w:rsidR="008D4A1D" w:rsidRPr="00D37C34" w:rsidRDefault="008D4A1D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47E54" w:rsidRPr="00D37C34" w:rsidRDefault="00047E5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8D4A1D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What are social norms</w:t>
      </w:r>
      <w:r w:rsidR="00854A3F">
        <w:rPr>
          <w:rFonts w:ascii="Times New Roman" w:hAnsi="Times New Roman" w:cs="Times New Roman"/>
          <w:b/>
          <w:sz w:val="24"/>
          <w:szCs w:val="24"/>
          <w:lang w:val="en-US"/>
        </w:rPr>
        <w:t>?</w:t>
      </w:r>
    </w:p>
    <w:p w:rsidR="00DF5B28" w:rsidRPr="00D37C34" w:rsidRDefault="00DF5B28" w:rsidP="00DF5B28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D37C34">
        <w:rPr>
          <w:lang w:val="en-US"/>
        </w:rPr>
        <w:t>Elster</w:t>
      </w:r>
      <w:proofErr w:type="spellEnd"/>
      <w:r w:rsidRPr="00D37C34">
        <w:rPr>
          <w:lang w:val="en-US"/>
        </w:rPr>
        <w:t xml:space="preserve">, J. (2009). Social Norms and the Explanation of Behavior. In P. </w:t>
      </w:r>
      <w:proofErr w:type="spellStart"/>
      <w:r w:rsidRPr="00D37C34">
        <w:rPr>
          <w:lang w:val="en-US"/>
        </w:rPr>
        <w:t>Hedström</w:t>
      </w:r>
      <w:proofErr w:type="spellEnd"/>
      <w:r w:rsidRPr="00D37C34">
        <w:rPr>
          <w:lang w:val="en-US"/>
        </w:rPr>
        <w:t xml:space="preserve">, &amp; P. Bearman (Eds.), </w:t>
      </w:r>
      <w:r w:rsidRPr="00D37C34">
        <w:rPr>
          <w:i/>
          <w:iCs/>
          <w:lang w:val="en-US"/>
        </w:rPr>
        <w:t>The Oxford Handbook of Analytical Sociology</w:t>
      </w:r>
      <w:r w:rsidRPr="00D37C34">
        <w:rPr>
          <w:lang w:val="en-US"/>
        </w:rPr>
        <w:t xml:space="preserve"> (pp. 195-217). Oxford, United Kingdom: Oxford University Press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F5B28">
        <w:rPr>
          <w:lang w:val="en-US"/>
        </w:rPr>
        <w:t xml:space="preserve">Hechter, M., &amp; </w:t>
      </w:r>
      <w:proofErr w:type="spellStart"/>
      <w:r w:rsidRPr="00DF5B28">
        <w:rPr>
          <w:lang w:val="en-US"/>
        </w:rPr>
        <w:t>Opp</w:t>
      </w:r>
      <w:proofErr w:type="spellEnd"/>
      <w:r w:rsidRPr="00DF5B28">
        <w:rPr>
          <w:lang w:val="en-US"/>
        </w:rPr>
        <w:t xml:space="preserve">, K. (Eds.). </w:t>
      </w:r>
      <w:r w:rsidRPr="00D37C34">
        <w:rPr>
          <w:lang w:val="en-US"/>
        </w:rPr>
        <w:t xml:space="preserve">(2001). </w:t>
      </w:r>
      <w:r w:rsidRPr="00D37C34">
        <w:rPr>
          <w:i/>
          <w:iCs/>
          <w:lang w:val="en-US"/>
        </w:rPr>
        <w:t>Social Norms</w:t>
      </w:r>
      <w:r w:rsidRPr="00D37C34">
        <w:rPr>
          <w:lang w:val="en-US"/>
        </w:rPr>
        <w:t>. New York, NY: Russell Sage Foundation.</w:t>
      </w: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Social control theory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Homans, G. C. (2017 [1951]). </w:t>
      </w:r>
      <w:r w:rsidRPr="00D37C34">
        <w:rPr>
          <w:i/>
          <w:iCs/>
          <w:lang w:val="en-US"/>
        </w:rPr>
        <w:t>The Human Group</w:t>
      </w:r>
      <w:r w:rsidRPr="00D37C34">
        <w:rPr>
          <w:lang w:val="en-US"/>
        </w:rPr>
        <w:t>. Abingdon, United Kingdom: Routledge.</w:t>
      </w: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Internalized norms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>Miles, A. (2015). The (Re)Genesis of Values: Examining the Importance of Values for Action.</w:t>
      </w:r>
      <w:r w:rsidRPr="00D37C34">
        <w:rPr>
          <w:i/>
          <w:iCs/>
          <w:lang w:val="en-US"/>
        </w:rPr>
        <w:t xml:space="preserve"> American Sociological Review, 80</w:t>
      </w:r>
      <w:r w:rsidRPr="00D37C34">
        <w:rPr>
          <w:lang w:val="en-US"/>
        </w:rPr>
        <w:t xml:space="preserve">(4), 680-704. </w:t>
      </w: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Legal norms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D37C34">
        <w:rPr>
          <w:lang w:val="en-US"/>
        </w:rPr>
        <w:t>Bicchieri</w:t>
      </w:r>
      <w:proofErr w:type="spellEnd"/>
      <w:r w:rsidRPr="00D37C34">
        <w:rPr>
          <w:lang w:val="en-US"/>
        </w:rPr>
        <w:t xml:space="preserve">, C. (2005). </w:t>
      </w:r>
      <w:r w:rsidRPr="00D37C34">
        <w:rPr>
          <w:i/>
          <w:iCs/>
          <w:lang w:val="en-US"/>
        </w:rPr>
        <w:t>The Grammar of Society: The Nature and Dynamics of Social Norms</w:t>
      </w:r>
      <w:r w:rsidRPr="00D37C34">
        <w:rPr>
          <w:lang w:val="en-US"/>
        </w:rPr>
        <w:t>. New York, NY: Cambridge University Press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>Patterson, O. (2014). Making Sense of Culture.</w:t>
      </w:r>
      <w:r w:rsidRPr="00D37C34">
        <w:rPr>
          <w:i/>
          <w:iCs/>
          <w:lang w:val="en-US"/>
        </w:rPr>
        <w:t xml:space="preserve"> Annual Review of Sociology, 40</w:t>
      </w:r>
      <w:r w:rsidRPr="00D37C34">
        <w:rPr>
          <w:lang w:val="en-US"/>
        </w:rPr>
        <w:t xml:space="preserve">, 1-30. </w:t>
      </w: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3145" w:rsidRPr="00D37C34" w:rsidRDefault="003A538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Why do norms emerge?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lastRenderedPageBreak/>
        <w:t>Hardin, G. (1968). The Tragedy of the Commons.</w:t>
      </w:r>
      <w:r w:rsidRPr="00D37C34">
        <w:rPr>
          <w:i/>
          <w:iCs/>
          <w:lang w:val="en-US"/>
        </w:rPr>
        <w:t xml:space="preserve"> Science, 162</w:t>
      </w:r>
      <w:r w:rsidRPr="00D37C34">
        <w:rPr>
          <w:lang w:val="en-US"/>
        </w:rPr>
        <w:t xml:space="preserve">(3859), 1243-1248. 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Ullmann-Margalit, E. (2015 [1977]). </w:t>
      </w:r>
      <w:r w:rsidRPr="00D37C34">
        <w:rPr>
          <w:i/>
          <w:iCs/>
          <w:lang w:val="en-US"/>
        </w:rPr>
        <w:t>The Emergence of Norms</w:t>
      </w:r>
      <w:r w:rsidRPr="00D37C34">
        <w:rPr>
          <w:lang w:val="en-US"/>
        </w:rPr>
        <w:t>. Oxford, United Kingdom: Oxford University Press.</w:t>
      </w:r>
    </w:p>
    <w:p w:rsidR="003A538E" w:rsidRPr="00D37C34" w:rsidRDefault="003A538E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3A538E" w:rsidRPr="00D37C34" w:rsidRDefault="003A538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Cultural maladaptation and norm change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Harris, M. (1989). </w:t>
      </w:r>
      <w:r w:rsidRPr="00D37C34">
        <w:rPr>
          <w:i/>
          <w:iCs/>
          <w:lang w:val="en-US"/>
        </w:rPr>
        <w:t>Cows, Pigs, Wars, &amp; Witches: The Riddles of Culture</w:t>
      </w:r>
      <w:r w:rsidRPr="00D37C34">
        <w:rPr>
          <w:lang w:val="en-US"/>
        </w:rPr>
        <w:t>. New York, NY: Random House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Noelle-Neumann, E. (1993). </w:t>
      </w:r>
      <w:r w:rsidRPr="00D37C34">
        <w:rPr>
          <w:i/>
          <w:iCs/>
          <w:lang w:val="en-US"/>
        </w:rPr>
        <w:t>The Spiral of Silence: Public Opinion, our Social Skin</w:t>
      </w:r>
      <w:r w:rsidRPr="00D37C34">
        <w:rPr>
          <w:lang w:val="en-US"/>
        </w:rPr>
        <w:t xml:space="preserve"> (2nd ed.). Chicago, IL: University of Chicago Press.</w:t>
      </w:r>
    </w:p>
    <w:p w:rsidR="00854A3F" w:rsidRPr="00DF5B28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D37C34">
        <w:rPr>
          <w:lang w:val="en-US"/>
        </w:rPr>
        <w:t>Willer</w:t>
      </w:r>
      <w:proofErr w:type="spellEnd"/>
      <w:r w:rsidRPr="00D37C34">
        <w:rPr>
          <w:lang w:val="en-US"/>
        </w:rPr>
        <w:t xml:space="preserve">, R., </w:t>
      </w:r>
      <w:proofErr w:type="spellStart"/>
      <w:r w:rsidRPr="00D37C34">
        <w:rPr>
          <w:lang w:val="en-US"/>
        </w:rPr>
        <w:t>Kuwabara</w:t>
      </w:r>
      <w:proofErr w:type="spellEnd"/>
      <w:r w:rsidRPr="00D37C34">
        <w:rPr>
          <w:lang w:val="en-US"/>
        </w:rPr>
        <w:t>, K., &amp; Macy, M. W. (2009). The False Enforcement of Unpopular Norms.</w:t>
      </w:r>
      <w:r w:rsidRPr="00D37C34">
        <w:rPr>
          <w:i/>
          <w:iCs/>
          <w:lang w:val="en-US"/>
        </w:rPr>
        <w:t xml:space="preserve"> </w:t>
      </w:r>
      <w:r w:rsidRPr="00DF5B28">
        <w:rPr>
          <w:i/>
          <w:iCs/>
          <w:lang w:val="en-US"/>
        </w:rPr>
        <w:t>American Journal of Sociology, 115</w:t>
      </w:r>
      <w:r w:rsidRPr="00DF5B28">
        <w:rPr>
          <w:lang w:val="en-US"/>
        </w:rPr>
        <w:t xml:space="preserve">(2), 451-490. </w:t>
      </w:r>
    </w:p>
    <w:p w:rsidR="003A538E" w:rsidRPr="00D37C34" w:rsidRDefault="003A538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A538E" w:rsidRPr="00D37C34" w:rsidRDefault="003A538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The dynamics of group distinction</w:t>
      </w:r>
    </w:p>
    <w:p w:rsidR="00DF5B28" w:rsidRPr="00D37C34" w:rsidRDefault="00DF5B28" w:rsidP="00DF5B28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Bourdieu, P. (2010 [1979]). </w:t>
      </w:r>
      <w:r w:rsidRPr="00D37C34">
        <w:rPr>
          <w:i/>
          <w:iCs/>
          <w:lang w:val="en-US"/>
        </w:rPr>
        <w:t>Distinction: A Social Critique of the Judgement of Taste</w:t>
      </w:r>
      <w:r w:rsidRPr="00D37C34">
        <w:rPr>
          <w:lang w:val="en-US"/>
        </w:rPr>
        <w:t>. Abingdon, United Kingdom: Routledge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r w:rsidRPr="00D37C34">
        <w:rPr>
          <w:lang w:val="en-US"/>
        </w:rPr>
        <w:t xml:space="preserve">Elias, N. (2000 [1939]). </w:t>
      </w:r>
      <w:r w:rsidRPr="00D37C34">
        <w:rPr>
          <w:i/>
          <w:iCs/>
          <w:lang w:val="en-US"/>
        </w:rPr>
        <w:t xml:space="preserve">The Civilizing Process: </w:t>
      </w:r>
      <w:proofErr w:type="spellStart"/>
      <w:r w:rsidRPr="00D37C34">
        <w:rPr>
          <w:i/>
          <w:iCs/>
          <w:lang w:val="en-US"/>
        </w:rPr>
        <w:t>Sociogenetic</w:t>
      </w:r>
      <w:proofErr w:type="spellEnd"/>
      <w:r w:rsidRPr="00D37C34">
        <w:rPr>
          <w:i/>
          <w:iCs/>
          <w:lang w:val="en-US"/>
        </w:rPr>
        <w:t xml:space="preserve"> and Psychogenetic Investigations</w:t>
      </w:r>
      <w:r w:rsidRPr="00D37C34">
        <w:rPr>
          <w:lang w:val="en-US"/>
        </w:rPr>
        <w:t xml:space="preserve"> (2nd ed.). Oxford, United Kingdom: Blackwell Publishers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D37C34">
        <w:rPr>
          <w:lang w:val="en-US"/>
        </w:rPr>
        <w:t>Lieberson</w:t>
      </w:r>
      <w:proofErr w:type="spellEnd"/>
      <w:r w:rsidRPr="00D37C34">
        <w:rPr>
          <w:lang w:val="en-US"/>
        </w:rPr>
        <w:t xml:space="preserve">, S. (2000). </w:t>
      </w:r>
      <w:r w:rsidRPr="00D37C34">
        <w:rPr>
          <w:i/>
          <w:iCs/>
          <w:lang w:val="en-US"/>
        </w:rPr>
        <w:t>A Matter of Taste: How Names, Fashions, and Culture Change</w:t>
      </w:r>
      <w:r w:rsidRPr="00D37C34">
        <w:rPr>
          <w:lang w:val="en-US"/>
        </w:rPr>
        <w:t>. New Haven, CT: Yale University Press.</w:t>
      </w:r>
    </w:p>
    <w:p w:rsidR="004A0734" w:rsidRPr="00D37C34" w:rsidRDefault="004A073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A0734" w:rsidRPr="00D37C34" w:rsidRDefault="004A073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t>Appendix: using game theory to understand norms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t xml:space="preserve">Axelrod, R. M. (2006 [1984]). </w:t>
      </w:r>
      <w:r w:rsidRPr="00D37C34">
        <w:rPr>
          <w:i/>
          <w:iCs/>
          <w:lang w:val="en-US"/>
        </w:rPr>
        <w:t>The Evolution of Cooperation</w:t>
      </w:r>
      <w:r w:rsidRPr="00D37C34">
        <w:rPr>
          <w:lang w:val="en-US"/>
        </w:rPr>
        <w:t>. New York, NY: Basic Books.</w:t>
      </w:r>
    </w:p>
    <w:p w:rsidR="00854A3F" w:rsidRPr="00D37C34" w:rsidRDefault="00854A3F" w:rsidP="00854A3F">
      <w:pPr>
        <w:pStyle w:val="NormalWeb"/>
        <w:spacing w:line="480" w:lineRule="auto"/>
        <w:ind w:left="450" w:hanging="450"/>
        <w:rPr>
          <w:lang w:val="en-US"/>
        </w:rPr>
      </w:pPr>
      <w:r w:rsidRPr="00D37C34">
        <w:rPr>
          <w:lang w:val="en-US"/>
        </w:rPr>
        <w:lastRenderedPageBreak/>
        <w:t xml:space="preserve">Voss, T. (2001). Game-Theoretical Perspectives on the Emergence of Social Norms. In M. Hechter, &amp; K. </w:t>
      </w:r>
      <w:proofErr w:type="spellStart"/>
      <w:r w:rsidRPr="00D37C34">
        <w:rPr>
          <w:lang w:val="en-US"/>
        </w:rPr>
        <w:t>Opp</w:t>
      </w:r>
      <w:proofErr w:type="spellEnd"/>
      <w:r w:rsidRPr="00D37C34">
        <w:rPr>
          <w:lang w:val="en-US"/>
        </w:rPr>
        <w:t xml:space="preserve"> (Eds.), </w:t>
      </w:r>
      <w:r w:rsidRPr="00D37C34">
        <w:rPr>
          <w:i/>
          <w:iCs/>
          <w:lang w:val="en-US"/>
        </w:rPr>
        <w:t>Social Norms</w:t>
      </w:r>
      <w:r w:rsidRPr="00D37C34">
        <w:rPr>
          <w:lang w:val="en-US"/>
        </w:rPr>
        <w:t xml:space="preserve"> (pp. 105-136). New York, NY: The Russel Sage Foundation.</w:t>
      </w:r>
    </w:p>
    <w:p w:rsidR="004A0734" w:rsidRPr="00D37C34" w:rsidRDefault="004A0734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instrText>ADDIN RW.CITE{{3203 Axelrod,RobertM 2006 [1984] /h}}</w:instrText>
      </w: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4A0734" w:rsidRPr="00D37C34" w:rsidRDefault="004A0734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83145" w:rsidRPr="00D37C34" w:rsidRDefault="0018314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instrText>ADDIN RW.CITE{{2854 Hechter,Michael 2001 /h}}</w:instrText>
      </w:r>
      <w:r w:rsidRPr="00D37C34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183145" w:rsidRPr="00D37C3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407DD"/>
    <w:rsid w:val="00043FB2"/>
    <w:rsid w:val="00047529"/>
    <w:rsid w:val="00047E54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74F65"/>
    <w:rsid w:val="001767AD"/>
    <w:rsid w:val="0017734E"/>
    <w:rsid w:val="00177F9B"/>
    <w:rsid w:val="001813BB"/>
    <w:rsid w:val="00181C9B"/>
    <w:rsid w:val="0018219E"/>
    <w:rsid w:val="00183145"/>
    <w:rsid w:val="00187B04"/>
    <w:rsid w:val="0019343A"/>
    <w:rsid w:val="001969A1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7AE7"/>
    <w:rsid w:val="00341A99"/>
    <w:rsid w:val="003442E4"/>
    <w:rsid w:val="00344BDA"/>
    <w:rsid w:val="003457BA"/>
    <w:rsid w:val="00347358"/>
    <w:rsid w:val="00352616"/>
    <w:rsid w:val="00352D6D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38E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852F6"/>
    <w:rsid w:val="0049420D"/>
    <w:rsid w:val="004969F1"/>
    <w:rsid w:val="004A0734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45C5"/>
    <w:rsid w:val="004E5ABB"/>
    <w:rsid w:val="004E7016"/>
    <w:rsid w:val="004E7C63"/>
    <w:rsid w:val="00500AFB"/>
    <w:rsid w:val="00506C44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43E5"/>
    <w:rsid w:val="007343F7"/>
    <w:rsid w:val="00735BD4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4A3F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D4A1D"/>
    <w:rsid w:val="008E46C1"/>
    <w:rsid w:val="008E53CF"/>
    <w:rsid w:val="008F2344"/>
    <w:rsid w:val="008F242A"/>
    <w:rsid w:val="008F4731"/>
    <w:rsid w:val="008F48A9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5315"/>
    <w:rsid w:val="00960B96"/>
    <w:rsid w:val="009631EC"/>
    <w:rsid w:val="00964E57"/>
    <w:rsid w:val="0096638F"/>
    <w:rsid w:val="00967044"/>
    <w:rsid w:val="0096709D"/>
    <w:rsid w:val="00971914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6419"/>
    <w:rsid w:val="00A66609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145B"/>
    <w:rsid w:val="00B3235F"/>
    <w:rsid w:val="00B34631"/>
    <w:rsid w:val="00B34D45"/>
    <w:rsid w:val="00B3604E"/>
    <w:rsid w:val="00B4011F"/>
    <w:rsid w:val="00B408D8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37C34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5B28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86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1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2F5F8C3</Template>
  <TotalTime>0</TotalTime>
  <Pages>3</Pages>
  <Words>357</Words>
  <Characters>1966</Characters>
  <Application>Microsoft Office Word</Application>
  <DocSecurity>0</DocSecurity>
  <Lines>16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3</cp:revision>
  <dcterms:created xsi:type="dcterms:W3CDTF">2020-02-21T12:25:00Z</dcterms:created>
  <dcterms:modified xsi:type="dcterms:W3CDTF">2020-02-21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